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B50DEB1" w14:textId="77777777" w:rsidR="00E614DD" w:rsidRDefault="00013383">
      <w:pPr>
        <w:pStyle w:val="NoSpacing"/>
      </w:pPr>
      <w:r>
        <w:t xml:space="preserve">Clarencia Morley </w:t>
      </w:r>
    </w:p>
    <w:p w14:paraId="287BFBCD" w14:textId="77777777" w:rsidR="00CD2046" w:rsidRDefault="00CD2046">
      <w:pPr>
        <w:pStyle w:val="NoSpacing"/>
      </w:pPr>
      <w:r>
        <w:t>Instructor Name</w:t>
      </w:r>
    </w:p>
    <w:p w14:paraId="3777B699" w14:textId="77777777" w:rsidR="00CD2046" w:rsidRDefault="00CD2046">
      <w:pPr>
        <w:pStyle w:val="NoSpacing"/>
      </w:pPr>
      <w:r>
        <w:t>Course Number</w:t>
      </w:r>
    </w:p>
    <w:p w14:paraId="06A4DE3B" w14:textId="77777777" w:rsidR="00E614DD" w:rsidRDefault="0096263C">
      <w:pPr>
        <w:pStyle w:val="NoSpacing"/>
      </w:pPr>
      <w:r>
        <w:t>22</w:t>
      </w:r>
      <w:r w:rsidRPr="0096263C">
        <w:rPr>
          <w:vertAlign w:val="superscript"/>
        </w:rPr>
        <w:t>nd</w:t>
      </w:r>
      <w:r>
        <w:t xml:space="preserve"> January, 2020 </w:t>
      </w:r>
    </w:p>
    <w:p w14:paraId="7DEE3E51" w14:textId="77777777" w:rsidR="00CD2046" w:rsidRPr="00442AF3" w:rsidRDefault="00CD2046" w:rsidP="00CD2046">
      <w:pPr>
        <w:jc w:val="center"/>
      </w:pPr>
      <w:r w:rsidRPr="00442AF3">
        <w:t>A Time You Had to Do Something Wrong</w:t>
      </w:r>
    </w:p>
    <w:p w14:paraId="37D9B52B" w14:textId="1F19ED1B" w:rsidR="00D003E3" w:rsidRDefault="00442AF3" w:rsidP="00D003E3">
      <w:r>
        <w:t>N</w:t>
      </w:r>
      <w:r w:rsidR="00D003E3">
        <w:t xml:space="preserve">o one likes to talk about their mistakes because it is really difficult to discuss our </w:t>
      </w:r>
      <w:r w:rsidR="00B577FD">
        <w:t xml:space="preserve">wrong decisions </w:t>
      </w:r>
      <w:r w:rsidR="00D003E3">
        <w:t xml:space="preserve">that we made knowingly. I remember when I had to do the same when I was in high school. </w:t>
      </w:r>
      <w:r>
        <w:t>I made the</w:t>
      </w:r>
      <w:r w:rsidR="00625310">
        <w:t xml:space="preserve"> mistake </w:t>
      </w:r>
      <w:r>
        <w:t xml:space="preserve">of never taking </w:t>
      </w:r>
      <w:r w:rsidR="00D003E3">
        <w:t xml:space="preserve">my high school seriously. </w:t>
      </w:r>
      <w:r>
        <w:t>This is because</w:t>
      </w:r>
      <w:r w:rsidR="00D003E3">
        <w:t xml:space="preserve"> I was too burdened with my</w:t>
      </w:r>
      <w:r>
        <w:t xml:space="preserve"> family’s responsibilities and</w:t>
      </w:r>
      <w:r w:rsidR="00D003E3">
        <w:t xml:space="preserve"> had to take</w:t>
      </w:r>
      <w:r w:rsidR="002A7FBB">
        <w:t xml:space="preserve"> care</w:t>
      </w:r>
      <w:r w:rsidR="00D003E3">
        <w:t xml:space="preserve"> of my siblings. It was high time that I decided to work and earn money to support my family. So I start</w:t>
      </w:r>
      <w:r w:rsidR="00E0584E">
        <w:t>ed</w:t>
      </w:r>
      <w:r w:rsidR="00D003E3">
        <w:t xml:space="preserve"> a job in a grocery store near my house. I used to w</w:t>
      </w:r>
      <w:r w:rsidR="00766763">
        <w:t>o</w:t>
      </w:r>
      <w:r w:rsidR="007E7616">
        <w:t>rk t</w:t>
      </w:r>
      <w:r>
        <w:t>here for eight hours daily and</w:t>
      </w:r>
      <w:r w:rsidR="007E7616">
        <w:t xml:space="preserve"> had </w:t>
      </w:r>
      <w:r w:rsidR="00D003E3">
        <w:t xml:space="preserve">to buy groceries and </w:t>
      </w:r>
      <w:r w:rsidR="007E7616">
        <w:t xml:space="preserve">do </w:t>
      </w:r>
      <w:r w:rsidR="00D003E3">
        <w:t>other</w:t>
      </w:r>
      <w:r w:rsidR="007E7616">
        <w:t xml:space="preserve"> household chores</w:t>
      </w:r>
      <w:r w:rsidR="00D003E3">
        <w:t xml:space="preserve"> as my mother was unable to </w:t>
      </w:r>
      <w:r w:rsidR="00657DC5">
        <w:t xml:space="preserve">support us </w:t>
      </w:r>
      <w:r w:rsidR="00D003E3">
        <w:t xml:space="preserve">because of </w:t>
      </w:r>
      <w:r w:rsidR="000B7094">
        <w:t xml:space="preserve">Alzheimer’s disease </w:t>
      </w:r>
      <w:r w:rsidR="00507AAE">
        <w:t>and she</w:t>
      </w:r>
      <w:r w:rsidR="000B7094">
        <w:t xml:space="preserve"> had to stay in the house all the time</w:t>
      </w:r>
      <w:r w:rsidR="00507AAE">
        <w:t xml:space="preserve"> </w:t>
      </w:r>
      <w:r>
        <w:t>despite being</w:t>
      </w:r>
      <w:r w:rsidR="00D003E3">
        <w:t>.</w:t>
      </w:r>
      <w:r w:rsidR="00657DC5">
        <w:t xml:space="preserve"> She needed </w:t>
      </w:r>
      <w:r>
        <w:t>help in her daily activities</w:t>
      </w:r>
      <w:r w:rsidR="001D2300">
        <w:t xml:space="preserve"> like eating and walking. </w:t>
      </w:r>
      <w:r w:rsidR="005E3BC9">
        <w:t>She could n</w:t>
      </w:r>
      <w:r>
        <w:t xml:space="preserve">ot even recognize her family </w:t>
      </w:r>
      <w:r w:rsidR="00B254A9">
        <w:fldChar w:fldCharType="begin"/>
      </w:r>
      <w:r w:rsidR="00B254A9">
        <w:instrText xml:space="preserve"> ADDIN ZOTERO_ITEM CSL_CITATION {"citationID":"PyWMpg9G","properties":{"formattedCitation":"(\\uc0\\u8220{}Caring for Someone with Alzheimer\\uc0\\u8217{}s\\uc0\\u8221{})","plainCitation":"(“Caring for Someone with Alzheimer’s”)","noteIndex":0},"citationItems":[{"id":649,"uris":["http://zotero.org/users/local/zQiT8c1c/items/A5VEMVVE"],"uri":["http://zotero.org/users/local/zQiT8c1c/items/A5VEMVVE"],"itemData":{"id":649,"type":"webpage","title":"Caring for someone with Alzheimer's: Our guide and tips","container-title":"Medical News Today","abstract":"Caring for someone with Alzheimer's disease can be both challenging and rewarding. Learn about tips to make it easier, as well as when to seek professional help.","URL":"https://www.medicalnewstoday.com/articles/326374.php","shortTitle":"Caring for someone with Alzheimer's","language":"en","accessed":{"date-parts":[["2020",1,22]]}}}],"schema":"https://github.com/citation-style-language/schema/raw/master/csl-citation.json"} </w:instrText>
      </w:r>
      <w:r w:rsidR="00B254A9">
        <w:fldChar w:fldCharType="separate"/>
      </w:r>
      <w:r w:rsidR="00B254A9" w:rsidRPr="00B254A9">
        <w:rPr>
          <w:rFonts w:ascii="Times New Roman" w:hAnsi="Times New Roman" w:cs="Times New Roman"/>
        </w:rPr>
        <w:t>(“Caring for Someone with Alzheimer’s”)</w:t>
      </w:r>
      <w:r w:rsidR="00B254A9">
        <w:fldChar w:fldCharType="end"/>
      </w:r>
      <w:r w:rsidR="00694975">
        <w:t xml:space="preserve">. </w:t>
      </w:r>
      <w:r w:rsidR="00D003E3">
        <w:t>I started taking respons</w:t>
      </w:r>
      <w:r w:rsidR="00720E4B">
        <w:t>ibility for each and everything.</w:t>
      </w:r>
    </w:p>
    <w:p w14:paraId="36080352" w14:textId="00C45264" w:rsidR="00D003E3" w:rsidRDefault="00442AF3" w:rsidP="00D003E3">
      <w:r>
        <w:t>At</w:t>
      </w:r>
      <w:r w:rsidR="00D003E3">
        <w:t xml:space="preserve"> that time</w:t>
      </w:r>
      <w:r w:rsidR="006D5CFC">
        <w:t>,</w:t>
      </w:r>
      <w:r w:rsidR="00D003E3">
        <w:t xml:space="preserve"> I was in high school and end term exams</w:t>
      </w:r>
      <w:r w:rsidR="00DA3EDA">
        <w:t xml:space="preserve"> were around the corner</w:t>
      </w:r>
      <w:r w:rsidR="00D003E3">
        <w:t>. As I used to work eight hours daily and then had to</w:t>
      </w:r>
      <w:r w:rsidR="000F0460">
        <w:t xml:space="preserve"> manage other things</w:t>
      </w:r>
      <w:r w:rsidR="00154F4A">
        <w:t xml:space="preserve"> at home</w:t>
      </w:r>
      <w:r w:rsidR="000F0460">
        <w:t xml:space="preserve"> as well</w:t>
      </w:r>
      <w:r w:rsidR="00D003E3">
        <w:t xml:space="preserve">, so I usually could not </w:t>
      </w:r>
      <w:r w:rsidR="00154F4A">
        <w:t xml:space="preserve">spare </w:t>
      </w:r>
      <w:r w:rsidR="00D003E3">
        <w:t>enough time to prepare for my exams. I was afraid that I w</w:t>
      </w:r>
      <w:r>
        <w:t>ould</w:t>
      </w:r>
      <w:r w:rsidR="00D003E3">
        <w:t xml:space="preserve"> fail </w:t>
      </w:r>
      <w:r>
        <w:t xml:space="preserve">the test </w:t>
      </w:r>
      <w:r w:rsidR="00D003E3">
        <w:t>and end up repeating my class. I did not want to</w:t>
      </w:r>
      <w:r w:rsidR="001C0390">
        <w:t xml:space="preserve"> get poor grades</w:t>
      </w:r>
      <w:r>
        <w:t xml:space="preserve">, </w:t>
      </w:r>
      <w:r w:rsidR="00D003E3">
        <w:t xml:space="preserve">keeping in view my current </w:t>
      </w:r>
      <w:r w:rsidR="001C0390">
        <w:t xml:space="preserve">financial </w:t>
      </w:r>
      <w:r w:rsidR="00D003E3">
        <w:t>situation. Above all, I had the responsibility of my family who were dependent upon me.</w:t>
      </w:r>
    </w:p>
    <w:p w14:paraId="6C742C50" w14:textId="7510DD40" w:rsidR="00D003E3" w:rsidRDefault="00D003E3" w:rsidP="00D003E3">
      <w:r>
        <w:t xml:space="preserve">I and my friend used to work in the same store and went to the same school. I tried my best to prepare for my exams but I could not cover </w:t>
      </w:r>
      <w:r w:rsidR="00442AF3">
        <w:t>the entire</w:t>
      </w:r>
      <w:r>
        <w:t xml:space="preserve"> course</w:t>
      </w:r>
      <w:r w:rsidR="0029577D">
        <w:t xml:space="preserve"> due to shortage of time</w:t>
      </w:r>
      <w:r>
        <w:t xml:space="preserve">. I had to leave a few chapters and all I could do at that </w:t>
      </w:r>
      <w:r w:rsidR="0029577D">
        <w:t xml:space="preserve">moment </w:t>
      </w:r>
      <w:r>
        <w:t xml:space="preserve">was to pray </w:t>
      </w:r>
      <w:r w:rsidR="00442AF3">
        <w:t>to</w:t>
      </w:r>
      <w:r>
        <w:t xml:space="preserve"> God </w:t>
      </w:r>
      <w:r w:rsidR="00596691">
        <w:t xml:space="preserve">for his </w:t>
      </w:r>
      <w:r>
        <w:t xml:space="preserve">help. </w:t>
      </w:r>
      <w:r>
        <w:lastRenderedPageBreak/>
        <w:t>Whereas</w:t>
      </w:r>
      <w:r w:rsidR="006D5CFC">
        <w:t>,</w:t>
      </w:r>
      <w:r>
        <w:t xml:space="preserve"> my friend</w:t>
      </w:r>
      <w:r w:rsidR="00A56EA1">
        <w:t xml:space="preserve"> was</w:t>
      </w:r>
      <w:r>
        <w:t xml:space="preserve"> </w:t>
      </w:r>
      <w:r w:rsidR="00596691">
        <w:t xml:space="preserve">relaxed and I </w:t>
      </w:r>
      <w:r w:rsidR="00442AF3">
        <w:t>wondered why as</w:t>
      </w:r>
      <w:r>
        <w:t xml:space="preserve"> he </w:t>
      </w:r>
      <w:r w:rsidR="00442AF3">
        <w:t xml:space="preserve">too </w:t>
      </w:r>
      <w:r w:rsidR="00A56EA1">
        <w:t xml:space="preserve">had </w:t>
      </w:r>
      <w:r>
        <w:t xml:space="preserve">not prepared for the exam. I asked him and he told me </w:t>
      </w:r>
      <w:r w:rsidR="00442AF3">
        <w:t xml:space="preserve">that </w:t>
      </w:r>
      <w:r>
        <w:t>he</w:t>
      </w:r>
      <w:r w:rsidR="006D5CFC">
        <w:t xml:space="preserve"> had</w:t>
      </w:r>
      <w:r>
        <w:t xml:space="preserve"> found a short cut to s</w:t>
      </w:r>
      <w:r w:rsidR="0085596E">
        <w:t>uccess and he did</w:t>
      </w:r>
      <w:r>
        <w:t xml:space="preserve"> not want to end up like me</w:t>
      </w:r>
      <w:r w:rsidR="00442AF3">
        <w:t>,</w:t>
      </w:r>
      <w:r>
        <w:t xml:space="preserve"> cramming all the material</w:t>
      </w:r>
      <w:r w:rsidR="00442AF3">
        <w:t>,</w:t>
      </w:r>
      <w:r>
        <w:t xml:space="preserve"> </w:t>
      </w:r>
      <w:r w:rsidR="00442AF3">
        <w:t>a</w:t>
      </w:r>
      <w:r>
        <w:t xml:space="preserve"> night before</w:t>
      </w:r>
      <w:r w:rsidR="00A16BF7">
        <w:t xml:space="preserve"> the</w:t>
      </w:r>
      <w:r>
        <w:t xml:space="preserve"> exam.  </w:t>
      </w:r>
    </w:p>
    <w:p w14:paraId="3FD4FCDD" w14:textId="4C81BDE0" w:rsidR="00D003E3" w:rsidRDefault="00D003E3" w:rsidP="00D003E3">
      <w:r>
        <w:t>So, it</w:t>
      </w:r>
      <w:r w:rsidR="00442AF3">
        <w:t xml:space="preserve"> was my exam day and I was not</w:t>
      </w:r>
      <w:r>
        <w:t xml:space="preserve"> well prepared for</w:t>
      </w:r>
      <w:r w:rsidR="0085596E">
        <w:t xml:space="preserve"> it</w:t>
      </w:r>
      <w:r>
        <w:t>. I desperately w</w:t>
      </w:r>
      <w:r w:rsidR="0085596E">
        <w:t xml:space="preserve">anted </w:t>
      </w:r>
      <w:r>
        <w:t>to pass my exam so that I c</w:t>
      </w:r>
      <w:r w:rsidR="00442AF3">
        <w:t>ould get a better job. I was</w:t>
      </w:r>
      <w:r>
        <w:t xml:space="preserve"> frustrated and confused. When our exam started, I </w:t>
      </w:r>
      <w:r w:rsidR="00466AD3">
        <w:t xml:space="preserve">figured </w:t>
      </w:r>
      <w:r>
        <w:t>out that I knew t</w:t>
      </w:r>
      <w:r w:rsidR="006D3DCC">
        <w:t>he</w:t>
      </w:r>
      <w:r>
        <w:t xml:space="preserve"> answers </w:t>
      </w:r>
      <w:r w:rsidR="00442AF3">
        <w:t>to</w:t>
      </w:r>
      <w:r>
        <w:t xml:space="preserve"> majority of the questions. I was happy and started my exam. Meanwhile, I looked at my friend and found out that he was ch</w:t>
      </w:r>
      <w:r w:rsidR="00442AF3">
        <w:t>eating. I wanted to tell the</w:t>
      </w:r>
      <w:r>
        <w:t xml:space="preserve"> teacher on duty but I could not do that. After all, he was my friend</w:t>
      </w:r>
      <w:r w:rsidR="00442AF3">
        <w:t>. H</w:t>
      </w:r>
      <w:r>
        <w:t>o</w:t>
      </w:r>
      <w:r w:rsidR="006D3DCC">
        <w:t>w could I do</w:t>
      </w:r>
      <w:r w:rsidR="00442AF3">
        <w:t xml:space="preserve"> that to him? </w:t>
      </w:r>
      <w:r>
        <w:t xml:space="preserve">Even at that time, I knew that I </w:t>
      </w:r>
      <w:r w:rsidR="00747202">
        <w:t xml:space="preserve">was </w:t>
      </w:r>
      <w:r>
        <w:t xml:space="preserve">doing wrong but I did not want to lose my best friend. During examination, I was scared and nervous because of my friend that he might get caught and </w:t>
      </w:r>
      <w:r w:rsidR="00A16BF7">
        <w:t xml:space="preserve">get </w:t>
      </w:r>
      <w:r>
        <w:t>expelled from school. But soon the exam was over and we were free to go home.</w:t>
      </w:r>
    </w:p>
    <w:p w14:paraId="68F5713D" w14:textId="7435E352" w:rsidR="00D003E3" w:rsidRDefault="00D003E3" w:rsidP="00D003E3">
      <w:r>
        <w:t xml:space="preserve">I can never forget those exams because they cost me the most precious thing of my </w:t>
      </w:r>
      <w:r w:rsidR="00442AF3">
        <w:t>life: my</w:t>
      </w:r>
      <w:r>
        <w:t xml:space="preserve"> conscience. I still cannot face the fact that I </w:t>
      </w:r>
      <w:r w:rsidR="00B402A5">
        <w:t xml:space="preserve">did </w:t>
      </w:r>
      <w:r>
        <w:t>not stop my friend from cheating in the exam</w:t>
      </w:r>
      <w:r w:rsidR="00442AF3">
        <w:t>.</w:t>
      </w:r>
      <w:r>
        <w:t xml:space="preserve"> </w:t>
      </w:r>
      <w:r w:rsidR="00442AF3">
        <w:t>He</w:t>
      </w:r>
      <w:r>
        <w:t xml:space="preserve"> was the one who always </w:t>
      </w:r>
      <w:r w:rsidR="002E755B">
        <w:t xml:space="preserve">supported me in my hard times and directed me </w:t>
      </w:r>
      <w:r w:rsidR="00442AF3">
        <w:t>to</w:t>
      </w:r>
      <w:r w:rsidR="002E755B">
        <w:t xml:space="preserve"> the right path. </w:t>
      </w:r>
      <w:r>
        <w:t>But that day</w:t>
      </w:r>
      <w:r w:rsidR="00442AF3">
        <w:t>, he forgo</w:t>
      </w:r>
      <w:r>
        <w:t xml:space="preserve">t all his moral values </w:t>
      </w:r>
      <w:r w:rsidR="00A16BF7">
        <w:t>and chose</w:t>
      </w:r>
      <w:r>
        <w:t xml:space="preserve"> the wrong path.  </w:t>
      </w:r>
    </w:p>
    <w:p w14:paraId="61D773E6" w14:textId="085B6B25" w:rsidR="00612527" w:rsidRDefault="00623F06" w:rsidP="00D003E3">
      <w:r>
        <w:t xml:space="preserve">I still regret that mistake </w:t>
      </w:r>
      <w:r w:rsidR="00D003E3">
        <w:t xml:space="preserve">and want to fix it but that </w:t>
      </w:r>
      <w:r w:rsidR="00442AF3">
        <w:t>won’t be</w:t>
      </w:r>
      <w:r w:rsidR="00D003E3">
        <w:t xml:space="preserve"> possible now. It was the only time I wanted to stop my friend from doing wrong but I could not and </w:t>
      </w:r>
      <w:r w:rsidR="001E4571">
        <w:t xml:space="preserve">I think I </w:t>
      </w:r>
      <w:r>
        <w:t>should have stopped him</w:t>
      </w:r>
      <w:r w:rsidR="006E7E2F">
        <w:t xml:space="preserve">. Cheating is not a short cut to success </w:t>
      </w:r>
      <w:r w:rsidR="00442AF3">
        <w:t>but it is the</w:t>
      </w:r>
      <w:r w:rsidR="006E7E2F">
        <w:t xml:space="preserve"> first step towards self-destruction</w:t>
      </w:r>
      <w:r w:rsidR="004518B5">
        <w:t>. It is better to fail with honor than to win by cheating</w:t>
      </w:r>
      <w:r w:rsidR="00612527">
        <w:t xml:space="preserve"> </w:t>
      </w:r>
      <w:r w:rsidR="004518B5">
        <w:fldChar w:fldCharType="begin"/>
      </w:r>
      <w:r w:rsidR="004518B5">
        <w:instrText xml:space="preserve"> ADDIN ZOTERO_ITEM CSL_CITATION {"citationID":"webMsEY4","properties":{"formattedCitation":"(\\uc0\\u8220{}140 Sophocles Quotes - Inspirational Quotes at BrainyQuote\\uc0\\u8221{})","plainCitation":"(“140 Sophocles Quotes - Inspirational Quotes at BrainyQuote”)","noteIndex":0},"citationItems":[{"id":651,"uris":["http://zotero.org/users/local/zQiT8c1c/items/WS7QBTXW"],"uri":["http://zotero.org/users/local/zQiT8c1c/items/WS7QBTXW"],"itemData":{"id":651,"type":"webpage","title":"140 Sophocles Quotes - Inspirational Quotes at BrainyQuote","container-title":"BrainyQuote","abstract":"Enjoy the best Sophocles Quotes at BrainyQuote. Quotations by Sophocles, Greek Poet, Born 496 BC. Share with your friends.","URL":"https://www.brainyquote.com/authors/sophocles-quotes","language":"en","accessed":{"date-parts":[["2020",1,22]]}}}],"schema":"https://github.com/citation-style-language/schema/raw/master/csl-citation.json"} </w:instrText>
      </w:r>
      <w:r w:rsidR="004518B5">
        <w:fldChar w:fldCharType="separate"/>
      </w:r>
      <w:r w:rsidR="004518B5" w:rsidRPr="004518B5">
        <w:rPr>
          <w:rFonts w:ascii="Times New Roman" w:hAnsi="Times New Roman" w:cs="Times New Roman"/>
        </w:rPr>
        <w:t>(“140 Sophocles Quotes - Inspirational Quotes at BrainyQuote”)</w:t>
      </w:r>
      <w:r w:rsidR="004518B5">
        <w:fldChar w:fldCharType="end"/>
      </w:r>
      <w:r w:rsidR="00442AF3">
        <w:t>.</w:t>
      </w:r>
    </w:p>
    <w:p w14:paraId="17EE64EA" w14:textId="77777777" w:rsidR="00612527" w:rsidRDefault="00612527" w:rsidP="00D003E3"/>
    <w:p w14:paraId="2FA211BE" w14:textId="77777777" w:rsidR="00612527" w:rsidRDefault="00612527" w:rsidP="00D003E3"/>
    <w:sdt>
      <w:sdtPr>
        <w:rPr>
          <w:rFonts w:asciiTheme="minorHAnsi" w:eastAsiaTheme="minorEastAsia" w:hAnsiTheme="minorHAnsi" w:cstheme="minorBidi"/>
        </w:rPr>
        <w:id w:val="-1746559422"/>
        <w:docPartObj>
          <w:docPartGallery w:val="Bibliographies"/>
          <w:docPartUnique/>
        </w:docPartObj>
      </w:sdtPr>
      <w:sdtEndPr>
        <w:rPr>
          <w:b/>
          <w:bCs/>
        </w:rPr>
      </w:sdtEndPr>
      <w:sdtContent>
        <w:p w14:paraId="4B9831C9" w14:textId="362A239D" w:rsidR="00612527" w:rsidRPr="00407778" w:rsidRDefault="00612527">
          <w:pPr>
            <w:pStyle w:val="Heading1"/>
            <w:rPr>
              <w:b/>
            </w:rPr>
          </w:pPr>
          <w:r w:rsidRPr="00407778">
            <w:rPr>
              <w:b/>
            </w:rPr>
            <w:t>Works Cited</w:t>
          </w:r>
          <w:r w:rsidR="00442AF3">
            <w:rPr>
              <w:b/>
            </w:rPr>
            <w:t>:</w:t>
          </w:r>
        </w:p>
        <w:p w14:paraId="52502869" w14:textId="77777777" w:rsidR="00407778" w:rsidRPr="00407778" w:rsidRDefault="00407778" w:rsidP="00407778">
          <w:pPr>
            <w:pStyle w:val="Bibliography"/>
            <w:rPr>
              <w:rFonts w:ascii="Times New Roman" w:hAnsi="Times New Roman" w:cs="Times New Roman"/>
            </w:rPr>
          </w:pPr>
          <w:r>
            <w:fldChar w:fldCharType="begin"/>
          </w:r>
          <w:r>
            <w:instrText xml:space="preserve"> ADDIN ZOTERO_BIBL {"uncited":[],"omitted":[],"custom":[]} CSL_BIBLIOGRAPHY </w:instrText>
          </w:r>
          <w:r>
            <w:fldChar w:fldCharType="separate"/>
          </w:r>
          <w:r w:rsidRPr="00407778">
            <w:rPr>
              <w:rFonts w:ascii="Times New Roman" w:hAnsi="Times New Roman" w:cs="Times New Roman"/>
            </w:rPr>
            <w:t xml:space="preserve">“140 Sophocles Quotes - Inspirational Quotes at BrainyQuote.” </w:t>
          </w:r>
          <w:r w:rsidRPr="00407778">
            <w:rPr>
              <w:rFonts w:ascii="Times New Roman" w:hAnsi="Times New Roman" w:cs="Times New Roman"/>
              <w:i/>
              <w:iCs/>
            </w:rPr>
            <w:t>BrainyQuote</w:t>
          </w:r>
          <w:r w:rsidRPr="00407778">
            <w:rPr>
              <w:rFonts w:ascii="Times New Roman" w:hAnsi="Times New Roman" w:cs="Times New Roman"/>
            </w:rPr>
            <w:t>, https://www.brainyquote.com/authors/sophocles-quotes. Accessed 22 Jan. 2020.</w:t>
          </w:r>
        </w:p>
        <w:p w14:paraId="682B26AC" w14:textId="77777777" w:rsidR="00407778" w:rsidRPr="00407778" w:rsidRDefault="00407778" w:rsidP="00407778">
          <w:pPr>
            <w:pStyle w:val="Bibliography"/>
            <w:rPr>
              <w:rFonts w:ascii="Times New Roman" w:hAnsi="Times New Roman" w:cs="Times New Roman"/>
            </w:rPr>
          </w:pPr>
          <w:r w:rsidRPr="00407778">
            <w:rPr>
              <w:rFonts w:ascii="Times New Roman" w:hAnsi="Times New Roman" w:cs="Times New Roman"/>
            </w:rPr>
            <w:t xml:space="preserve">“Caring for Someone with Alzheimer’s: Our Guide and Tips.” </w:t>
          </w:r>
          <w:r w:rsidRPr="00407778">
            <w:rPr>
              <w:rFonts w:ascii="Times New Roman" w:hAnsi="Times New Roman" w:cs="Times New Roman"/>
              <w:i/>
              <w:iCs/>
            </w:rPr>
            <w:t>Medical News Today</w:t>
          </w:r>
          <w:r w:rsidRPr="00407778">
            <w:rPr>
              <w:rFonts w:ascii="Times New Roman" w:hAnsi="Times New Roman" w:cs="Times New Roman"/>
            </w:rPr>
            <w:t>, https://www.medicalnewstoday.com/articles/326374.php. Accessed 22 Jan. 2020.</w:t>
          </w:r>
        </w:p>
        <w:p w14:paraId="28BAC1F7" w14:textId="62F9C43C" w:rsidR="00612527" w:rsidRDefault="00407778" w:rsidP="00612527">
          <w:r>
            <w:fldChar w:fldCharType="end"/>
          </w:r>
        </w:p>
      </w:sdtContent>
    </w:sdt>
    <w:p w14:paraId="778F6A5B" w14:textId="77777777" w:rsidR="00612527" w:rsidRPr="00ED2F90" w:rsidRDefault="00612527" w:rsidP="00D003E3">
      <w:bookmarkStart w:id="0" w:name="_GoBack"/>
      <w:bookmarkEnd w:id="0"/>
    </w:p>
    <w:sectPr w:rsidR="00612527" w:rsidRPr="00ED2F90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D33E5DC" w14:textId="77777777" w:rsidR="00670781" w:rsidRDefault="00670781">
      <w:pPr>
        <w:spacing w:line="240" w:lineRule="auto"/>
      </w:pPr>
      <w:r>
        <w:separator/>
      </w:r>
    </w:p>
  </w:endnote>
  <w:endnote w:type="continuationSeparator" w:id="0">
    <w:p w14:paraId="5E577F06" w14:textId="77777777" w:rsidR="00670781" w:rsidRDefault="0067078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A10C6AE" w14:textId="77777777" w:rsidR="00670781" w:rsidRDefault="00670781">
      <w:pPr>
        <w:spacing w:line="240" w:lineRule="auto"/>
      </w:pPr>
      <w:r>
        <w:separator/>
      </w:r>
    </w:p>
  </w:footnote>
  <w:footnote w:type="continuationSeparator" w:id="0">
    <w:p w14:paraId="4C3FBE04" w14:textId="77777777" w:rsidR="00670781" w:rsidRDefault="0067078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D41C91B" w14:textId="77777777" w:rsidR="00E614DD" w:rsidRDefault="00C7633B">
    <w:pPr>
      <w:pStyle w:val="Header"/>
    </w:pPr>
    <w:r>
      <w:t>Morley</w:t>
    </w:r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442AF3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F4AC267" w14:textId="77777777" w:rsidR="00E614DD" w:rsidRDefault="00013383">
    <w:pPr>
      <w:pStyle w:val="Header"/>
    </w:pPr>
    <w:r>
      <w:t xml:space="preserve">Morley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442AF3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0562E4D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80"/>
  <w:removePersonalInformation/>
  <w:removeDateAndTime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83220"/>
    <w:rsid w:val="00013383"/>
    <w:rsid w:val="00040CBB"/>
    <w:rsid w:val="00045E43"/>
    <w:rsid w:val="00050281"/>
    <w:rsid w:val="0006320A"/>
    <w:rsid w:val="00065887"/>
    <w:rsid w:val="0008602C"/>
    <w:rsid w:val="00087423"/>
    <w:rsid w:val="00096832"/>
    <w:rsid w:val="000B7094"/>
    <w:rsid w:val="000B78C8"/>
    <w:rsid w:val="000D35DD"/>
    <w:rsid w:val="000F0460"/>
    <w:rsid w:val="00105223"/>
    <w:rsid w:val="001353CE"/>
    <w:rsid w:val="00137C02"/>
    <w:rsid w:val="001463B2"/>
    <w:rsid w:val="00151685"/>
    <w:rsid w:val="00151791"/>
    <w:rsid w:val="00154F4A"/>
    <w:rsid w:val="00157FAB"/>
    <w:rsid w:val="001748AE"/>
    <w:rsid w:val="00194A80"/>
    <w:rsid w:val="00197DD8"/>
    <w:rsid w:val="001A35E5"/>
    <w:rsid w:val="001B17D8"/>
    <w:rsid w:val="001C0390"/>
    <w:rsid w:val="001C3995"/>
    <w:rsid w:val="001C3AD8"/>
    <w:rsid w:val="001D2300"/>
    <w:rsid w:val="001D583E"/>
    <w:rsid w:val="001E4571"/>
    <w:rsid w:val="001F62C0"/>
    <w:rsid w:val="00217FE7"/>
    <w:rsid w:val="002354C9"/>
    <w:rsid w:val="00235820"/>
    <w:rsid w:val="00237F44"/>
    <w:rsid w:val="00245E02"/>
    <w:rsid w:val="00250565"/>
    <w:rsid w:val="0025315D"/>
    <w:rsid w:val="002605E1"/>
    <w:rsid w:val="00275A99"/>
    <w:rsid w:val="00284062"/>
    <w:rsid w:val="00292049"/>
    <w:rsid w:val="0029577D"/>
    <w:rsid w:val="002A7FBB"/>
    <w:rsid w:val="002C0DCE"/>
    <w:rsid w:val="002C6294"/>
    <w:rsid w:val="002D7ABF"/>
    <w:rsid w:val="002E755B"/>
    <w:rsid w:val="002F0009"/>
    <w:rsid w:val="003041EE"/>
    <w:rsid w:val="00327B99"/>
    <w:rsid w:val="00331123"/>
    <w:rsid w:val="003355BB"/>
    <w:rsid w:val="00337C1F"/>
    <w:rsid w:val="0034469C"/>
    <w:rsid w:val="00353B66"/>
    <w:rsid w:val="00360D02"/>
    <w:rsid w:val="00364805"/>
    <w:rsid w:val="00386925"/>
    <w:rsid w:val="003A3E22"/>
    <w:rsid w:val="003F6155"/>
    <w:rsid w:val="003F74DA"/>
    <w:rsid w:val="00406464"/>
    <w:rsid w:val="00407778"/>
    <w:rsid w:val="00410295"/>
    <w:rsid w:val="00415E1A"/>
    <w:rsid w:val="00415E1C"/>
    <w:rsid w:val="0042761F"/>
    <w:rsid w:val="00435AB1"/>
    <w:rsid w:val="00442AF3"/>
    <w:rsid w:val="004514CD"/>
    <w:rsid w:val="004518B5"/>
    <w:rsid w:val="00452A3D"/>
    <w:rsid w:val="00452A7F"/>
    <w:rsid w:val="00456604"/>
    <w:rsid w:val="00466AD3"/>
    <w:rsid w:val="004671E1"/>
    <w:rsid w:val="004A2675"/>
    <w:rsid w:val="004A6555"/>
    <w:rsid w:val="004B33A8"/>
    <w:rsid w:val="004D1761"/>
    <w:rsid w:val="004F7139"/>
    <w:rsid w:val="005000EB"/>
    <w:rsid w:val="0050314B"/>
    <w:rsid w:val="00507AAE"/>
    <w:rsid w:val="00534B41"/>
    <w:rsid w:val="0053528D"/>
    <w:rsid w:val="005525EB"/>
    <w:rsid w:val="0057093C"/>
    <w:rsid w:val="0057689B"/>
    <w:rsid w:val="00584805"/>
    <w:rsid w:val="00591F8B"/>
    <w:rsid w:val="005955B9"/>
    <w:rsid w:val="00596691"/>
    <w:rsid w:val="005D13DA"/>
    <w:rsid w:val="005E3BC9"/>
    <w:rsid w:val="006050D3"/>
    <w:rsid w:val="006066BE"/>
    <w:rsid w:val="006104F6"/>
    <w:rsid w:val="00612527"/>
    <w:rsid w:val="00622B6F"/>
    <w:rsid w:val="00623F06"/>
    <w:rsid w:val="00625310"/>
    <w:rsid w:val="006524DA"/>
    <w:rsid w:val="0065408B"/>
    <w:rsid w:val="00657DC5"/>
    <w:rsid w:val="00670781"/>
    <w:rsid w:val="00675755"/>
    <w:rsid w:val="00680C76"/>
    <w:rsid w:val="00685DF4"/>
    <w:rsid w:val="00691EC1"/>
    <w:rsid w:val="00694975"/>
    <w:rsid w:val="006A384C"/>
    <w:rsid w:val="006D3DCC"/>
    <w:rsid w:val="006D5CFC"/>
    <w:rsid w:val="006E02C8"/>
    <w:rsid w:val="006E231E"/>
    <w:rsid w:val="006E7E2F"/>
    <w:rsid w:val="006F29E2"/>
    <w:rsid w:val="006F376D"/>
    <w:rsid w:val="006F5C9E"/>
    <w:rsid w:val="00720E4B"/>
    <w:rsid w:val="007269FA"/>
    <w:rsid w:val="0072769B"/>
    <w:rsid w:val="00731F25"/>
    <w:rsid w:val="00734976"/>
    <w:rsid w:val="00735C4D"/>
    <w:rsid w:val="00747202"/>
    <w:rsid w:val="00753553"/>
    <w:rsid w:val="007553C5"/>
    <w:rsid w:val="007558C2"/>
    <w:rsid w:val="007664F5"/>
    <w:rsid w:val="00766763"/>
    <w:rsid w:val="00767607"/>
    <w:rsid w:val="00770214"/>
    <w:rsid w:val="00773F3C"/>
    <w:rsid w:val="007834F5"/>
    <w:rsid w:val="007C53FB"/>
    <w:rsid w:val="007E7616"/>
    <w:rsid w:val="007F3600"/>
    <w:rsid w:val="00801AF0"/>
    <w:rsid w:val="00803C77"/>
    <w:rsid w:val="00814224"/>
    <w:rsid w:val="00831A05"/>
    <w:rsid w:val="0085596E"/>
    <w:rsid w:val="008565D9"/>
    <w:rsid w:val="00856FC9"/>
    <w:rsid w:val="00877EB0"/>
    <w:rsid w:val="0088235B"/>
    <w:rsid w:val="008B7D18"/>
    <w:rsid w:val="008C3F97"/>
    <w:rsid w:val="008D200B"/>
    <w:rsid w:val="008D2E2A"/>
    <w:rsid w:val="008D40B3"/>
    <w:rsid w:val="008F0C39"/>
    <w:rsid w:val="008F1F97"/>
    <w:rsid w:val="008F4052"/>
    <w:rsid w:val="00900B75"/>
    <w:rsid w:val="009033A6"/>
    <w:rsid w:val="00910CFE"/>
    <w:rsid w:val="00912761"/>
    <w:rsid w:val="00926FA1"/>
    <w:rsid w:val="009273B2"/>
    <w:rsid w:val="00932099"/>
    <w:rsid w:val="00951EF8"/>
    <w:rsid w:val="0095637A"/>
    <w:rsid w:val="00957319"/>
    <w:rsid w:val="0096263C"/>
    <w:rsid w:val="009650FF"/>
    <w:rsid w:val="00967368"/>
    <w:rsid w:val="00985A65"/>
    <w:rsid w:val="00992FE0"/>
    <w:rsid w:val="009A3813"/>
    <w:rsid w:val="009B4D8E"/>
    <w:rsid w:val="009D4EB3"/>
    <w:rsid w:val="009E0DF0"/>
    <w:rsid w:val="009E2B6B"/>
    <w:rsid w:val="009E3103"/>
    <w:rsid w:val="009F1766"/>
    <w:rsid w:val="00A0417A"/>
    <w:rsid w:val="00A067B9"/>
    <w:rsid w:val="00A1290F"/>
    <w:rsid w:val="00A16BF7"/>
    <w:rsid w:val="00A521DA"/>
    <w:rsid w:val="00A56EA1"/>
    <w:rsid w:val="00A649CA"/>
    <w:rsid w:val="00A87492"/>
    <w:rsid w:val="00AA720E"/>
    <w:rsid w:val="00AB42C2"/>
    <w:rsid w:val="00AC0D1F"/>
    <w:rsid w:val="00AD1954"/>
    <w:rsid w:val="00AD5E3A"/>
    <w:rsid w:val="00AD7D44"/>
    <w:rsid w:val="00AE2BD2"/>
    <w:rsid w:val="00AF550D"/>
    <w:rsid w:val="00AF5ECF"/>
    <w:rsid w:val="00B13D1B"/>
    <w:rsid w:val="00B254A9"/>
    <w:rsid w:val="00B27A5F"/>
    <w:rsid w:val="00B33921"/>
    <w:rsid w:val="00B402A5"/>
    <w:rsid w:val="00B415BA"/>
    <w:rsid w:val="00B501A4"/>
    <w:rsid w:val="00B5088D"/>
    <w:rsid w:val="00B51768"/>
    <w:rsid w:val="00B53242"/>
    <w:rsid w:val="00B576A4"/>
    <w:rsid w:val="00B577FD"/>
    <w:rsid w:val="00B67F51"/>
    <w:rsid w:val="00B70337"/>
    <w:rsid w:val="00B746EF"/>
    <w:rsid w:val="00B818DF"/>
    <w:rsid w:val="00B8191A"/>
    <w:rsid w:val="00BA0587"/>
    <w:rsid w:val="00BA1BAA"/>
    <w:rsid w:val="00BA2AA1"/>
    <w:rsid w:val="00BB77E1"/>
    <w:rsid w:val="00BD0879"/>
    <w:rsid w:val="00C05180"/>
    <w:rsid w:val="00C11C49"/>
    <w:rsid w:val="00C41B5C"/>
    <w:rsid w:val="00C43810"/>
    <w:rsid w:val="00C627EC"/>
    <w:rsid w:val="00C67C3F"/>
    <w:rsid w:val="00C72511"/>
    <w:rsid w:val="00C73E95"/>
    <w:rsid w:val="00C7633B"/>
    <w:rsid w:val="00C94545"/>
    <w:rsid w:val="00CA77A3"/>
    <w:rsid w:val="00CD2046"/>
    <w:rsid w:val="00CD3FEE"/>
    <w:rsid w:val="00CE0CAF"/>
    <w:rsid w:val="00D003E3"/>
    <w:rsid w:val="00D05A7B"/>
    <w:rsid w:val="00D10B52"/>
    <w:rsid w:val="00D161E6"/>
    <w:rsid w:val="00D427CB"/>
    <w:rsid w:val="00D52117"/>
    <w:rsid w:val="00D91A69"/>
    <w:rsid w:val="00D93117"/>
    <w:rsid w:val="00DA3EDA"/>
    <w:rsid w:val="00DB0D39"/>
    <w:rsid w:val="00DB1A3B"/>
    <w:rsid w:val="00DD1646"/>
    <w:rsid w:val="00E0584E"/>
    <w:rsid w:val="00E10FD1"/>
    <w:rsid w:val="00E14005"/>
    <w:rsid w:val="00E26092"/>
    <w:rsid w:val="00E41A11"/>
    <w:rsid w:val="00E47ECC"/>
    <w:rsid w:val="00E534B2"/>
    <w:rsid w:val="00E614DD"/>
    <w:rsid w:val="00E627B4"/>
    <w:rsid w:val="00E62900"/>
    <w:rsid w:val="00E81200"/>
    <w:rsid w:val="00ED2F90"/>
    <w:rsid w:val="00ED72F0"/>
    <w:rsid w:val="00EE3117"/>
    <w:rsid w:val="00EE54A4"/>
    <w:rsid w:val="00F022B0"/>
    <w:rsid w:val="00F21B21"/>
    <w:rsid w:val="00F24E82"/>
    <w:rsid w:val="00F450D1"/>
    <w:rsid w:val="00F5012A"/>
    <w:rsid w:val="00F527A3"/>
    <w:rsid w:val="00F56500"/>
    <w:rsid w:val="00F66696"/>
    <w:rsid w:val="00F74AE6"/>
    <w:rsid w:val="00F770E6"/>
    <w:rsid w:val="00F83220"/>
    <w:rsid w:val="00F83808"/>
    <w:rsid w:val="00F9444C"/>
    <w:rsid w:val="00FD6CE1"/>
    <w:rsid w:val="00FE7B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EC38296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06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66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1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6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8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6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13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577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151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4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9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906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0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3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895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2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9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34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7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235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5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63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5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262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6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03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8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11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669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772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8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4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211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73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54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97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311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7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>
  <b:Source>
    <b:Tag>Edi19</b:Tag>
    <b:SourceType>InternetSite</b:SourceType>
    <b:Guid>{F25ADFCB-4B5A-4F61-90B4-0C989BFE0123}</b:Guid>
    <b:Author>
      <b:Author>
        <b:NameList>
          <b:Person>
            <b:Last>Editors</b:Last>
            <b:First>Biography</b:First>
          </b:Person>
        </b:NameList>
      </b:Author>
    </b:Author>
    <b:Title>Adnan Syed Biography</b:Title>
    <b:Year>2019</b:Year>
    <b:Month>March </b:Month>
    <b:Day>19</b:Day>
    <b:YearAccessed>2020</b:YearAccessed>
    <b:MonthAccessed>January </b:MonthAccessed>
    <b:DayAccessed>11</b:DayAccessed>
    <b:RefOrder>1</b:RefOrder>
  </b:Source>
  <b:Source>
    <b:Tag>Ali19</b:Tag>
    <b:SourceType>JournalArticle</b:SourceType>
    <b:Guid>{BB5BFF6F-033F-464A-9FFB-970A3156E8CC}</b:Guid>
    <b:Title>All the inconsistencies with Adnan Syed trial </b:Title>
    <b:Year>2019</b:Year>
    <b:Author>
      <b:Author>
        <b:NameList>
          <b:Person>
            <b:Last>Adejobi</b:Last>
            <b:First>Alicia</b:First>
          </b:Person>
        </b:NameList>
      </b:Author>
    </b:Author>
    <b:JournalName>Metro </b:JournalName>
    <b:Pages>4</b:Pages>
    <b:RefOrder>2</b:RefOrder>
  </b:Source>
  <b:Source>
    <b:Tag>Dan19</b:Tag>
    <b:SourceType>JournalArticle</b:SourceType>
    <b:Guid>{6AF7DD2C-3482-444E-95AA-45769055C71A}</b:Guid>
    <b:Author>
      <b:Author>
        <b:NameList>
          <b:Person>
            <b:Last>Reilly</b:Last>
            <b:First>Dan</b:First>
          </b:Person>
        </b:NameList>
      </b:Author>
    </b:Author>
    <b:Title>The 7 biggest takeaways from the case against Adnan Syed </b:Title>
    <b:JournalName>Vulture </b:JournalName>
    <b:Year>2019 </b:Year>
    <b:Pages>3</b:Pages>
    <b:RefOrder>3</b:RefOrder>
  </b:Source>
  <b:Source>
    <b:Tag>Mar19</b:Tag>
    <b:SourceType>JournalArticle</b:SourceType>
    <b:Guid>{5EE0F3B5-637B-4DD0-988D-E5D4F4E13B35}</b:Guid>
    <b:Author>
      <b:Author>
        <b:NameList>
          <b:Person>
            <b:Last>Margaritoff</b:Last>
            <b:First>Marco</b:First>
          </b:Person>
        </b:NameList>
      </b:Author>
    </b:Author>
    <b:Title>The full story of Adnan Syed and the murder of Hae Min Lee</b:Title>
    <b:JournalName>ati</b:JournalName>
    <b:Year>2019</b:Year>
    <b:Pages>6</b:Pages>
    <b:RefOrder>4</b:RefOrder>
  </b:Source>
  <b:Source>
    <b:Tag>Koe14</b:Tag>
    <b:SourceType>JournalArticle</b:SourceType>
    <b:Guid>{042FACA5-3D3D-4E13-A39E-2371FD43698D}</b:Guid>
    <b:Author>
      <b:Author>
        <b:NameList>
          <b:Person>
            <b:Last>Koenig</b:Last>
            <b:First>Sarah</b:First>
          </b:Person>
        </b:NameList>
      </b:Author>
    </b:Author>
    <b:Title>The case against Adnan Syed</b:Title>
    <b:Year>2014 </b:Year>
    <b:JournalName>Serial</b:JournalName>
    <b:Pages>5</b:Pages>
    <b:RefOrder>5</b:RefOrder>
  </b:Source>
  <b:Source>
    <b:Tag>Sar19</b:Tag>
    <b:SourceType>JournalArticle</b:SourceType>
    <b:Guid>{4E95E9B2-9355-4070-B7C9-74073361B07E}</b:Guid>
    <b:Author>
      <b:Author>
        <b:NameList>
          <b:Person>
            <b:Last>Koenig</b:Last>
            <b:First>Sarah</b:First>
          </b:Person>
        </b:NameList>
      </b:Author>
    </b:Author>
    <b:Title>Adnan Syed's conviction Reinstated </b:Title>
    <b:JournalName>serial </b:JournalName>
    <b:Year>2019</b:Year>
    <b:Pages>2</b:Pages>
    <b:RefOrder>6</b:RefOrder>
  </b:Source>
  <b:Source>
    <b:Tag>Sar191</b:Tag>
    <b:SourceType>JournalArticle</b:SourceType>
    <b:Guid>{6D92FC1D-6118-4D48-A6E0-390B2716F967}</b:Guid>
    <b:Author>
      <b:Author>
        <b:NameList>
          <b:Person>
            <b:Last>Koenig</b:Last>
            <b:First>Sarah</b:First>
          </b:Person>
        </b:NameList>
      </b:Author>
    </b:Author>
    <b:Title>Adnan Syed's conviction reinstated </b:Title>
    <b:JournalName>serial </b:JournalName>
    <b:Year>2019</b:Year>
    <b:Pages>2</b:Pages>
    <b:RefOrder>7</b:RefOrder>
  </b:Source>
  <b:Source>
    <b:Tag>Edi191</b:Tag>
    <b:SourceType>InternetSite</b:SourceType>
    <b:Guid>{AA257FE1-24DE-45A0-88A4-E40727E1BF08}</b:Guid>
    <b:Author>
      <b:Author>
        <b:NameList>
          <b:Person>
            <b:Last>Editors</b:Last>
            <b:First>Biography.com</b:First>
          </b:Person>
        </b:NameList>
      </b:Author>
    </b:Author>
    <b:Title>Biography.com Website </b:Title>
    <b:JournalName>Biography </b:JournalName>
    <b:Year>2019 </b:Year>
    <b:Month>March </b:Month>
    <b:Day>21</b:Day>
    <b:YearAccessed>2020</b:YearAccessed>
    <b:MonthAccessed>January </b:MonthAccessed>
    <b:DayAccessed>11</b:DayAccessed>
    <b:RefOrder>8</b:RefOrder>
  </b:Source>
  <b:Source>
    <b:Tag>Nik19</b:Tag>
    <b:SourceType>JournalArticle</b:SourceType>
    <b:Guid>{F1A5829F-C914-4323-997F-F87FC8ED79B9}</b:Guid>
    <b:Title> Hae's Murder </b:Title>
    <b:Year>2019</b:Year>
    <b:Author>
      <b:Author>
        <b:NameList>
          <b:Person>
            <b:Last>Shakhnazarova</b:Last>
            <b:First>Nika</b:First>
          </b:Person>
        </b:NameList>
      </b:Author>
    </b:Author>
    <b:JournalName>The Sun</b:JournalName>
    <b:Pages>3</b:Pages>
    <b:RefOrder>9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EA1A8B18-BCA1-4672-B224-8C9131541F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71</Words>
  <Characters>4969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1-22T08:55:00Z</dcterms:created>
  <dcterms:modified xsi:type="dcterms:W3CDTF">2020-01-22T08:55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7"&gt;&lt;session id="GY6bsgVv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